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7DAFAEB9" w:rsidR="00F35279" w:rsidRDefault="00F35279" w:rsidP="00F35279">
      <w:pPr>
        <w:spacing w:line="480" w:lineRule="auto"/>
        <w:jc w:val="center"/>
        <w:rPr>
          <w:rFonts w:ascii="Times New Roman" w:hAnsi="Times New Roman" w:cs="Times New Roman"/>
        </w:rPr>
      </w:pPr>
      <w:r>
        <w:rPr>
          <w:rFonts w:ascii="Times New Roman" w:hAnsi="Times New Roman" w:cs="Times New Roman"/>
        </w:rPr>
        <w:t>Title</w:t>
      </w:r>
    </w:p>
    <w:p w14:paraId="57CEFCF9" w14:textId="5EC669A4" w:rsidR="00F35279" w:rsidRDefault="00F35279" w:rsidP="00F35279">
      <w:pPr>
        <w:spacing w:line="480" w:lineRule="auto"/>
        <w:jc w:val="center"/>
        <w:rPr>
          <w:rFonts w:ascii="Times New Roman" w:hAnsi="Times New Roman" w:cs="Times New Roman"/>
        </w:rPr>
      </w:pPr>
      <w:r>
        <w:rPr>
          <w:rFonts w:ascii="Times New Roman" w:hAnsi="Times New Roman" w:cs="Times New Roman"/>
        </w:rPr>
        <w:t>Authors</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bookmarkStart w:id="0" w:name="_GoBack"/>
      <w:bookmarkEnd w:id="0"/>
      <w:r w:rsidR="00D5275C" w:rsidRPr="00D2116C">
        <w:rPr>
          <w:rFonts w:ascii="Times New Roman" w:hAnsi="Times New Roman" w:cs="Times New Roman"/>
        </w:rPr>
        <w:t>Intro</w:t>
      </w:r>
      <w:r w:rsidR="00F35279">
        <w:rPr>
          <w:rFonts w:ascii="Times New Roman" w:hAnsi="Times New Roman" w:cs="Times New Roman"/>
        </w:rPr>
        <w:t>duction</w:t>
      </w:r>
    </w:p>
    <w:p w14:paraId="37168999" w14:textId="5BC2CC38" w:rsidR="00D70A11" w:rsidRDefault="009C3721" w:rsidP="00F35279">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E69DA">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 </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D2116C">
        <w:rPr>
          <w:rFonts w:ascii="Times New Roman" w:hAnsi="Times New Roman" w:cs="Times New Roman"/>
          <w:vertAlign w:val="subscript"/>
        </w:rPr>
        <w:t>p</w:t>
      </w:r>
      <w:r w:rsidR="00F106E0">
        <w:rPr>
          <w:rFonts w:ascii="Times New Roman" w:hAnsi="Times New Roman" w:cs="Times New Roman"/>
          <w:vertAlign w:val="subscript"/>
        </w:rPr>
        <w:t>CO2</w:t>
      </w:r>
      <w:r w:rsidR="00DF09A4" w:rsidRPr="00D2116C">
        <w:rPr>
          <w:rFonts w:ascii="Times New Roman" w:hAnsi="Times New Roman" w:cs="Times New Roman"/>
        </w:rPr>
        <w:t xml:space="preserve">. </w:t>
      </w:r>
      <w:r w:rsidR="001741F6" w:rsidRPr="00D2116C">
        <w:rPr>
          <w:rFonts w:ascii="Times New Roman" w:hAnsi="Times New Roman" w:cs="Times New Roman"/>
        </w:rPr>
        <w:t>T</w:t>
      </w:r>
      <w:r w:rsidR="00BE3189" w:rsidRPr="00D2116C">
        <w:rPr>
          <w:rFonts w:ascii="Times New Roman" w:hAnsi="Times New Roman" w:cs="Times New Roman"/>
        </w:rPr>
        <w:t>he t</w:t>
      </w:r>
      <w:r w:rsidR="001741F6"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001741F6" w:rsidRPr="00D2116C">
        <w:rPr>
          <w:rFonts w:ascii="Times New Roman" w:hAnsi="Times New Roman" w:cs="Times New Roman"/>
        </w:rPr>
        <w:t xml:space="preserve">has </w:t>
      </w:r>
      <w:r w:rsidR="003E2767" w:rsidRPr="00D2116C">
        <w:rPr>
          <w:rFonts w:ascii="Times New Roman" w:hAnsi="Times New Roman" w:cs="Times New Roman"/>
        </w:rPr>
        <w:t xml:space="preserve">also </w:t>
      </w:r>
      <w:r w:rsidR="001741F6"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s, relative to MA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MAT,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r w:rsidR="00BE3189" w:rsidRPr="00D2116C">
        <w:rPr>
          <w:rFonts w:ascii="Times New Roman" w:hAnsi="Times New Roman" w:cs="Times New Roman"/>
        </w:rPr>
        <w:t>The main driver</w:t>
      </w:r>
      <w:r w:rsidR="007D40D1" w:rsidRPr="00D2116C">
        <w:rPr>
          <w:rFonts w:ascii="Times New Roman" w:hAnsi="Times New Roman" w:cs="Times New Roman"/>
        </w:rPr>
        <w:t>s</w:t>
      </w:r>
      <w:r w:rsidR="00BE3189" w:rsidRPr="00D2116C">
        <w:rPr>
          <w:rFonts w:ascii="Times New Roman" w:hAnsi="Times New Roman" w:cs="Times New Roman"/>
        </w:rPr>
        <w:t xml:space="preserve"> of pedogenic carbonate formation </w:t>
      </w:r>
      <w:r w:rsidR="007D40D1" w:rsidRPr="00D2116C">
        <w:rPr>
          <w:rFonts w:ascii="Times New Roman" w:hAnsi="Times New Roman" w:cs="Times New Roman"/>
        </w:rPr>
        <w:t xml:space="preserve">are </w:t>
      </w:r>
      <w:r w:rsidR="00BE3189" w:rsidRPr="00D2116C">
        <w:rPr>
          <w:rFonts w:ascii="Times New Roman" w:hAnsi="Times New Roman" w:cs="Times New Roman"/>
        </w:rPr>
        <w:t xml:space="preserve">increasing temperatures, decreasing </w:t>
      </w:r>
      <w:r w:rsidR="00BE3189" w:rsidRPr="00D2116C">
        <w:rPr>
          <w:rFonts w:ascii="Times New Roman" w:hAnsi="Times New Roman" w:cs="Times New Roman"/>
          <w:i/>
        </w:rPr>
        <w:t>p</w:t>
      </w:r>
      <w:r w:rsidR="00BE3189" w:rsidRPr="00D2116C">
        <w:rPr>
          <w:rFonts w:ascii="Times New Roman" w:hAnsi="Times New Roman" w:cs="Times New Roman"/>
        </w:rPr>
        <w:t>CO</w:t>
      </w:r>
      <w:r w:rsidR="00BE3189" w:rsidRPr="00D2116C">
        <w:rPr>
          <w:rFonts w:ascii="Times New Roman" w:hAnsi="Times New Roman" w:cs="Times New Roman"/>
          <w:vertAlign w:val="subscript"/>
        </w:rPr>
        <w:t>2</w:t>
      </w:r>
      <w:r w:rsidR="00BE3189" w:rsidRPr="00D2116C">
        <w:rPr>
          <w:rFonts w:ascii="Times New Roman" w:hAnsi="Times New Roman" w:cs="Times New Roman"/>
        </w:rPr>
        <w:t>, root-water uptake, and evaporation</w:t>
      </w:r>
      <w:r w:rsidR="007D40D1" w:rsidRPr="00D2116C">
        <w:rPr>
          <w:rFonts w:ascii="Times New Roman" w:hAnsi="Times New Roman" w:cs="Times New Roman"/>
        </w:rPr>
        <w:t xml:space="preserve">; however, the relative importance of these drivers is </w:t>
      </w:r>
      <w:r w:rsidR="00A973C2">
        <w:rPr>
          <w:rFonts w:ascii="Times New Roman" w:hAnsi="Times New Roman" w:cs="Times New Roman"/>
        </w:rPr>
        <w:t>currently unknown</w:t>
      </w:r>
      <w:r w:rsidR="00BE3189" w:rsidRPr="00D2116C">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eyer et al., 2014;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FB3F60" w:rsidRPr="00D2116C">
        <w:rPr>
          <w:rFonts w:ascii="Times New Roman" w:hAnsi="Times New Roman" w:cs="Times New Roman"/>
        </w:rPr>
        <w:t>Modeling suggests that pedogenic carbonate precipitates and dissolves in both short and long time periods, but the last precipitation event of the year is usually</w:t>
      </w:r>
      <w:r w:rsidR="007A701F" w:rsidRPr="00D2116C">
        <w:rPr>
          <w:rFonts w:ascii="Times New Roman" w:hAnsi="Times New Roman" w:cs="Times New Roman"/>
        </w:rPr>
        <w:t xml:space="preserve"> best</w:t>
      </w:r>
      <w:r w:rsidR="00FB3F60" w:rsidRPr="00D2116C">
        <w:rPr>
          <w:rFonts w:ascii="Times New Roman" w:hAnsi="Times New Roman" w:cs="Times New Roman"/>
        </w:rPr>
        <w:t xml:space="preserve"> preserved</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EE4461">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Meyer et al., 2014)</w:t>
      </w:r>
      <w:r w:rsidR="00A973C2">
        <w:rPr>
          <w:rFonts w:ascii="Times New Roman" w:hAnsi="Times New Roman" w:cs="Times New Roman"/>
        </w:rPr>
        <w:fldChar w:fldCharType="end"/>
      </w:r>
      <w:r w:rsidR="00FB3F60" w:rsidRPr="00D2116C">
        <w:rPr>
          <w:rFonts w:ascii="Times New Roman" w:hAnsi="Times New Roman" w:cs="Times New Roman"/>
        </w:rPr>
        <w:t xml:space="preserve">. </w:t>
      </w:r>
    </w:p>
    <w:p w14:paraId="15CFA437" w14:textId="5947EB31" w:rsidR="0003450D" w:rsidRPr="00D2116C" w:rsidRDefault="0003450D" w:rsidP="00F35279">
      <w:pPr>
        <w:spacing w:line="480" w:lineRule="auto"/>
        <w:ind w:firstLine="720"/>
        <w:rPr>
          <w:rFonts w:ascii="Times New Roman" w:hAnsi="Times New Roman" w:cs="Times New Roman"/>
        </w:rPr>
      </w:pPr>
      <w:r w:rsidRPr="00D2116C">
        <w:rPr>
          <w:rFonts w:ascii="Times New Roman" w:hAnsi="Times New Roman" w:cs="Times New Roman"/>
        </w:rPr>
        <w:t>Here, we create a model that predicts oxygen and carbonate isotope values of pedogenic carbonate in C</w:t>
      </w:r>
      <w:r w:rsidRPr="00D2116C">
        <w:rPr>
          <w:rFonts w:ascii="Times New Roman" w:hAnsi="Times New Roman" w:cs="Times New Roman"/>
          <w:vertAlign w:val="subscript"/>
        </w:rPr>
        <w:t>3</w:t>
      </w:r>
      <w:r w:rsidR="003F29F2">
        <w:rPr>
          <w:rFonts w:ascii="Times New Roman" w:hAnsi="Times New Roman" w:cs="Times New Roman"/>
        </w:rPr>
        <w:t xml:space="preserve">-dominant </w:t>
      </w:r>
      <w:r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super 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Pr="00D2116C">
        <w:rPr>
          <w:rFonts w:ascii="Times New Roman" w:hAnsi="Times New Roman" w:cs="Times New Roman"/>
        </w:rPr>
        <w:t xml:space="preserve"> We then compare predicted model results with modern studies </w:t>
      </w:r>
      <w:r w:rsidRPr="00D2116C">
        <w:rPr>
          <w:rFonts w:ascii="Times New Roman" w:hAnsi="Times New Roman" w:cs="Times New Roman"/>
        </w:rPr>
        <w:lastRenderedPageBreak/>
        <w:t xml:space="preserve">of pedogenic carbonate that include clumped isotope temperatures to gain insight into the season and mechanisms of carbonate precipitation. </w:t>
      </w:r>
      <w:r w:rsidR="0033018D" w:rsidRPr="00D2116C">
        <w:rPr>
          <w:rFonts w:ascii="Times New Roman" w:hAnsi="Times New Roman" w:cs="Times New Roman"/>
        </w:rPr>
        <w:t>Once 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 this model can be used to </w:t>
      </w:r>
      <w:r w:rsidR="00561180">
        <w:rPr>
          <w:rFonts w:ascii="Times New Roman" w:hAnsi="Times New Roman" w:cs="Times New Roman"/>
        </w:rPr>
        <w:t xml:space="preserve">more quantitatively </w:t>
      </w:r>
      <w:r w:rsidR="0033018D" w:rsidRPr="00D2116C">
        <w:rPr>
          <w:rFonts w:ascii="Times New Roman" w:hAnsi="Times New Roman" w:cs="Times New Roman"/>
        </w:rPr>
        <w:t xml:space="preserve">infer paleoenvironmental changes as recorded in both carbon and oxygen isotope values of pedogenic carbonate. </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59AC10D"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w:proofErr w:type="spellStart"/>
            <m:r>
              <m:rPr>
                <m:nor/>
              </m:rPr>
              <w:rPr>
                <w:rFonts w:ascii="Times New Roman" w:hAnsi="Times New Roman" w:cs="Times New Roman"/>
                <w:vertAlign w:val="subscript"/>
              </w:rPr>
              <m:t>i</m:t>
            </m:r>
            <w:proofErr w:type="spellEnd"/>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 xml:space="preserve"> Mechanistic Model</w:t>
      </w:r>
    </w:p>
    <w:p w14:paraId="321976FA" w14:textId="1CB2959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w:proofErr w:type="spellStart"/>
            <m:r>
              <m:rPr>
                <m:nor/>
              </m:rPr>
              <w:rPr>
                <w:rFonts w:ascii="Times New Roman" w:hAnsi="Times New Roman" w:cs="Times New Roman"/>
                <w:i/>
              </w:rPr>
              <m:t>p</m:t>
            </m:r>
            <m:r>
              <m:rPr>
                <m:nor/>
              </m:rPr>
              <w:rPr>
                <w:rFonts w:ascii="Times New Roman" w:hAnsi="Times New Roman" w:cs="Times New Roman"/>
              </w:rPr>
              <m:t>CO</m:t>
            </m:r>
            <w:proofErr w:type="spellEnd"/>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w:proofErr w:type="spellStart"/>
                <m:r>
                  <m:rPr>
                    <m:nor/>
                  </m:rPr>
                  <w:rPr>
                    <w:rFonts w:ascii="Times New Roman" w:hAnsi="Times New Roman" w:cs="Times New Roman"/>
                  </w:rPr>
                  <m:t>Δ</m:t>
                </m:r>
                <w:proofErr w:type="spellEnd"/>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w:proofErr w:type="spellStart"/>
                <m:r>
                  <m:rPr>
                    <m:nor/>
                  </m:rPr>
                  <w:rPr>
                    <w:rFonts w:ascii="Times New Roman" w:hAnsi="Times New Roman" w:cs="Times New Roman"/>
                  </w:rPr>
                  <m:t>Δ</m:t>
                </m:r>
                <w:proofErr w:type="spellEnd"/>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64DABDB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commentRangeStart w:id="1"/>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2" w:name="_Hlk510012040"/>
      <w:r w:rsidRPr="00D2116C">
        <w:rPr>
          <w:rFonts w:ascii="Times New Roman" w:hAnsi="Times New Roman" w:cs="Times New Roman"/>
        </w:rPr>
        <w:t>‰</w:t>
      </w:r>
      <w:bookmarkEnd w:id="2"/>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commentRangeEnd w:id="1"/>
      <w:r w:rsidR="00C1172B">
        <w:rPr>
          <w:rStyle w:val="CommentReference"/>
        </w:rPr>
        <w:commentReference w:id="1"/>
      </w: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20216690" w:rsidR="00D2116C" w:rsidRPr="008B7318" w:rsidRDefault="00D2116C" w:rsidP="00D2116C">
      <w:pPr>
        <w:spacing w:line="480" w:lineRule="auto"/>
        <w:rPr>
          <w:rFonts w:ascii="Times New Roman" w:hAnsi="Times New Roman" w:cs="Times New Roman"/>
          <w:vertAlign w:val="subscript"/>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69B670C9"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6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commentRangeStart w:id="3"/>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commentRangeEnd w:id="3"/>
      <w:r w:rsidR="00B362D0">
        <w:rPr>
          <w:rStyle w:val="CommentReference"/>
        </w:rPr>
        <w:commentReference w:id="3"/>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9A1B15"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w:proofErr w:type="spellStart"/>
                <m:r>
                  <m:rPr>
                    <m:nor/>
                  </m:rPr>
                  <w:rPr>
                    <w:rFonts w:ascii="Times New Roman" w:hAnsi="Times New Roman" w:cs="Times New Roman"/>
                    <w:i/>
                  </w:rPr>
                  <m:t>p</m:t>
                </m:r>
                <m:r>
                  <m:rPr>
                    <m:nor/>
                  </m:rPr>
                  <w:rPr>
                    <w:rFonts w:ascii="Times New Roman" w:hAnsi="Times New Roman" w:cs="Times New Roman"/>
                  </w:rPr>
                  <m:t>CO</m:t>
                </m:r>
                <w:proofErr w:type="spellEnd"/>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w:proofErr w:type="spellStart"/>
                <m:r>
                  <m:rPr>
                    <m:nor/>
                  </m:rPr>
                  <w:rPr>
                    <w:rFonts w:ascii="Times New Roman" w:hAnsi="Times New Roman" w:cs="Times New Roman"/>
                    <w:i/>
                  </w:rPr>
                  <m:t>p</m:t>
                </m:r>
                <m:r>
                  <m:rPr>
                    <m:nor/>
                  </m:rPr>
                  <w:rPr>
                    <w:rFonts w:ascii="Times New Roman" w:hAnsi="Times New Roman" w:cs="Times New Roman"/>
                  </w:rPr>
                  <m:t>CO</m:t>
                </m:r>
                <w:proofErr w:type="spellEnd"/>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9A1B15"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2C9FA47F" w14:textId="1DEFE6A2"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00EE4461"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sidR="00FA47D7">
        <w:rPr>
          <w:rFonts w:ascii="Times New Roman" w:hAnsi="Times New Roman" w:cs="Times New Roman"/>
        </w:rPr>
        <w:t>to the top of the</w:t>
      </w:r>
      <w:r w:rsidRPr="00D2116C">
        <w:rPr>
          <w:rFonts w:ascii="Times New Roman" w:hAnsi="Times New Roman" w:cs="Times New Roman"/>
        </w:rPr>
        <w:t xml:space="preserve"> pedogenic carbonate formation </w:t>
      </w:r>
      <w:r w:rsidR="00FA47D7">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8E69DA">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00EE4461"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03767455" w14:textId="77777777" w:rsidR="00D2116C" w:rsidRPr="00D2116C" w:rsidRDefault="00D2116C" w:rsidP="00D2116C">
      <w:pPr>
        <w:spacing w:line="480" w:lineRule="auto"/>
        <w:ind w:firstLine="720"/>
        <w:rPr>
          <w:rFonts w:ascii="Times New Roman" w:hAnsi="Times New Roman" w:cs="Times New Roman"/>
        </w:rPr>
      </w:pPr>
    </w:p>
    <w:p w14:paraId="72598C56" w14:textId="508DB504" w:rsidR="00D2116C" w:rsidRDefault="00EE4461" w:rsidP="00D2116C">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m:t>
        </m:r>
        <m:r>
          <m:rPr>
            <m:nor/>
          </m:rPr>
          <w:rPr>
            <w:rFonts w:ascii="Times New Roman" w:hAnsi="Times New Roman" w:cs="Times New Roman"/>
          </w:rPr>
          <m:t xml:space="preserve">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Pr>
          <w:rFonts w:ascii="Times New Roman" w:hAnsi="Times New Roman" w:cs="Times New Roman"/>
        </w:rPr>
        <w:tab/>
      </w:r>
      <w:r w:rsidR="00D2116C" w:rsidRPr="00D2116C">
        <w:rPr>
          <w:rFonts w:ascii="Times New Roman" w:hAnsi="Times New Roman" w:cs="Times New Roman"/>
        </w:rPr>
        <w:t>(16)</w:t>
      </w:r>
    </w:p>
    <w:p w14:paraId="6EEE9B2C" w14:textId="77777777" w:rsidR="00EE4461" w:rsidRDefault="00EE4461" w:rsidP="00D2116C">
      <w:pPr>
        <w:spacing w:line="480" w:lineRule="auto"/>
        <w:rPr>
          <w:rFonts w:ascii="Times New Roman" w:hAnsi="Times New Roman" w:cs="Times New Roman"/>
        </w:rPr>
      </w:pPr>
    </w:p>
    <w:p w14:paraId="5D0E9607" w14:textId="7189F977" w:rsidR="00EE4461" w:rsidRDefault="00EE4461" w:rsidP="00D2116C">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55343E38" w14:textId="5043CB13" w:rsidR="00EE4461" w:rsidRDefault="00EE4461" w:rsidP="00D2116C">
      <w:pPr>
        <w:spacing w:line="480" w:lineRule="auto"/>
        <w:rPr>
          <w:rFonts w:ascii="Times New Roman" w:hAnsi="Times New Roman" w:cs="Times New Roman"/>
        </w:rPr>
      </w:pPr>
    </w:p>
    <w:p w14:paraId="53D284D9" w14:textId="6B439013" w:rsidR="00EE4461" w:rsidRPr="00D2116C" w:rsidRDefault="00EE4461" w:rsidP="00D2116C">
      <w:pPr>
        <w:spacing w:line="480" w:lineRule="auto"/>
        <w:rPr>
          <w:rFonts w:ascii="Times New Roman" w:hAnsi="Times New Roman" w:cs="Times New Roman"/>
        </w:rPr>
      </w:pPr>
      <w:r>
        <w:rPr>
          <w:rFonts w:ascii="Times New Roman" w:hAnsi="Times New Roman" w:cs="Times New Roman"/>
        </w:rPr>
        <w:t xml:space="preserve">z = </w:t>
      </w:r>
      <w:proofErr w:type="spellStart"/>
      <w:r w:rsidR="00A4590C">
        <w:rPr>
          <w:rFonts w:ascii="Times New Roman" w:hAnsi="Times New Roman" w:cs="Times New Roman"/>
        </w:rPr>
        <w:t>z</w:t>
      </w:r>
      <w:r w:rsidR="00A4590C" w:rsidRPr="0091165C">
        <w:rPr>
          <w:rFonts w:ascii="Times New Roman" w:hAnsi="Times New Roman" w:cs="Times New Roman"/>
          <w:vertAlign w:val="subscript"/>
        </w:rPr>
        <w:t>t</w:t>
      </w:r>
      <w:proofErr w:type="spellEnd"/>
      <w:r w:rsidR="00A4590C">
        <w:rPr>
          <w:rFonts w:ascii="Times New Roman" w:hAnsi="Times New Roman" w:cs="Times New Roman"/>
        </w:rPr>
        <w:t xml:space="preserve"> + </w:t>
      </w:r>
      <w:proofErr w:type="gramStart"/>
      <w:r>
        <w:rPr>
          <w:rFonts w:ascii="Times New Roman" w:hAnsi="Times New Roman" w:cs="Times New Roman"/>
        </w:rPr>
        <w:t>abs</w:t>
      </w:r>
      <w:r w:rsidR="00A4590C">
        <w:rPr>
          <w:rFonts w:ascii="Times New Roman" w:hAnsi="Times New Roman" w:cs="Times New Roman"/>
        </w:rPr>
        <w:t>[</w:t>
      </w:r>
      <w:proofErr w:type="gramEnd"/>
      <w:r w:rsidR="00A4590C">
        <w:rPr>
          <w:rFonts w:ascii="Times New Roman" w:hAnsi="Times New Roman" w:cs="Times New Roman"/>
        </w:rPr>
        <w:t>(P</w:t>
      </w:r>
      <w:r w:rsidR="00A4590C" w:rsidRPr="00A4590C">
        <w:rPr>
          <w:rFonts w:ascii="Times New Roman" w:hAnsi="Times New Roman" w:cs="Times New Roman"/>
          <w:vertAlign w:val="subscript"/>
        </w:rPr>
        <w:t>PCQ</w:t>
      </w:r>
      <w:r w:rsidR="00A4590C">
        <w:rPr>
          <w:rFonts w:ascii="Times New Roman" w:hAnsi="Times New Roman" w:cs="Times New Roman"/>
        </w:rPr>
        <w:t xml:space="preserve">  – P</w:t>
      </w:r>
      <w:r w:rsidR="00A4590C" w:rsidRPr="0091165C">
        <w:rPr>
          <w:rFonts w:ascii="Times New Roman" w:hAnsi="Times New Roman" w:cs="Times New Roman"/>
          <w:vertAlign w:val="subscript"/>
        </w:rPr>
        <w:t>a</w:t>
      </w:r>
      <w:r w:rsidR="00A4590C">
        <w:rPr>
          <w:rFonts w:ascii="Times New Roman" w:hAnsi="Times New Roman" w:cs="Times New Roman"/>
        </w:rPr>
        <w:t xml:space="preserve"> / 4) * 0.74 + 17.4] / 2</w:t>
      </w:r>
    </w:p>
    <w:p w14:paraId="7069A691" w14:textId="77777777" w:rsidR="00D2116C" w:rsidRPr="00D2116C" w:rsidRDefault="00D2116C" w:rsidP="00D2116C">
      <w:pPr>
        <w:spacing w:line="480" w:lineRule="auto"/>
        <w:rPr>
          <w:rFonts w:ascii="Times New Roman" w:hAnsi="Times New Roman" w:cs="Times New Roman"/>
          <w:i/>
        </w:rPr>
      </w:pPr>
    </w:p>
    <w:p w14:paraId="2027F519" w14:textId="4680941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sidR="00A4590C">
        <w:rPr>
          <w:rFonts w:ascii="Times New Roman" w:hAnsi="Times New Roman" w:cs="Times New Roman"/>
        </w:rPr>
        <w:t xml:space="preserve">to &gt; </w:t>
      </w:r>
      <w:r w:rsidRPr="00D2116C">
        <w:rPr>
          <w:rFonts w:ascii="Times New Roman" w:hAnsi="Times New Roman" w:cs="Times New Roman"/>
        </w:rPr>
        <w:t>100 cm</w:t>
      </w:r>
      <w:r w:rsidR="00A4590C">
        <w:rPr>
          <w:rFonts w:ascii="Times New Roman" w:hAnsi="Times New Roman" w:cs="Times New Roman"/>
        </w:rPr>
        <w:t>,</w:t>
      </w:r>
      <w:r w:rsidRPr="00D2116C">
        <w:rPr>
          <w:rFonts w:ascii="Times New Roman" w:hAnsi="Times New Roman" w:cs="Times New Roman"/>
        </w:rPr>
        <w:t xml:space="preserve"> based on </w:t>
      </w:r>
      <w:r w:rsidR="00884C71">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sidR="00884C71">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sidR="00A4590C">
        <w:rPr>
          <w:rFonts w:ascii="Times New Roman" w:hAnsi="Times New Roman" w:cs="Times New Roman"/>
        </w:rPr>
        <w:t xml:space="preserve"> beta </w:t>
      </w:r>
      <w:r w:rsidR="00A4590C">
        <w:rPr>
          <w:rFonts w:ascii="Times New Roman" w:hAnsi="Times New Roman" w:cs="Times New Roman"/>
        </w:rPr>
        <w:lastRenderedPageBreak/>
        <w:t xml:space="preserve">distribution </w:t>
      </w:r>
      <w:r w:rsidR="00D477C5">
        <w:rPr>
          <w:rFonts w:ascii="Times New Roman" w:hAnsi="Times New Roman" w:cs="Times New Roman"/>
        </w:rPr>
        <w:t>with</w:t>
      </w:r>
      <w:r w:rsidRPr="00D2116C">
        <w:rPr>
          <w:rFonts w:ascii="Times New Roman" w:hAnsi="Times New Roman" w:cs="Times New Roman"/>
        </w:rPr>
        <w:t xml:space="preserve"> 1σ = 2</w:t>
      </w:r>
      <w:r w:rsidR="00A4590C">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sidR="00A4590C">
        <w:rPr>
          <w:rFonts w:ascii="Times New Roman" w:hAnsi="Times New Roman" w:cs="Times New Roman"/>
        </w:rPr>
        <w:t>Retallack</w:t>
      </w:r>
      <w:proofErr w:type="spellEnd"/>
      <w:r w:rsidR="00A4590C">
        <w:rPr>
          <w:rFonts w:ascii="Times New Roman" w:hAnsi="Times New Roman" w:cs="Times New Roman"/>
        </w:rPr>
        <w:t xml:space="preserve"> (2005).</w:t>
      </w:r>
      <w:r w:rsidRPr="00D2116C">
        <w:rPr>
          <w:rFonts w:ascii="Times New Roman" w:hAnsi="Times New Roman" w:cs="Times New Roman"/>
        </w:rPr>
        <w:t xml:space="preserve"> </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9A1B15"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1C34405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commentRangeStart w:id="4"/>
      <w:r w:rsidRPr="00D2116C">
        <w:rPr>
          <w:rFonts w:ascii="Times New Roman" w:hAnsi="Times New Roman" w:cs="Times New Roman"/>
        </w:rPr>
        <w:t xml:space="preserve">We use the </w:t>
      </w:r>
      <w:r w:rsidR="00D23FCC">
        <w:rPr>
          <w:rFonts w:ascii="Times New Roman" w:hAnsi="Times New Roman" w:cs="Times New Roman"/>
        </w:rPr>
        <w:t xml:space="preserve">OIPC 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9F782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OIPC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F782B">
        <w:rPr>
          <w:rFonts w:ascii="Times New Roman" w:hAnsi="Times New Roman" w:cs="Times New Roman"/>
          <w:noProof/>
        </w:rPr>
        <w:t>OIPC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commentRangeEnd w:id="4"/>
      <w:r w:rsidR="009F782B">
        <w:rPr>
          <w:rStyle w:val="CommentReference"/>
        </w:rPr>
        <w:commentReference w:id="4"/>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E34CF5A" w:rsid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w:proofErr w:type="spellStart"/>
            <m:r>
              <m:rPr>
                <m:nor/>
              </m:rPr>
              <w:rPr>
                <w:rFonts w:ascii="Times New Roman" w:hAnsi="Times New Roman" w:cs="Times New Roman"/>
                <w:vertAlign w:val="subscript"/>
              </w:rPr>
              <m:t>p</m:t>
            </m:r>
            <w:proofErr w:type="spellEnd"/>
          </m:sub>
        </m:sSub>
        <m:r>
          <m:rPr>
            <m:nor/>
          </m:rPr>
          <w:rPr>
            <w:rFonts w:ascii="Times New Roman" w:hAnsi="Times New Roman" w:cs="Times New Roman"/>
          </w:rPr>
          <m:t xml:space="preserve"> = -1</m:t>
        </m:r>
        <m:r>
          <m:rPr>
            <m:nor/>
          </m:rPr>
          <w:rPr>
            <w:rFonts w:ascii="Times New Roman" w:hAnsi="Times New Roman" w:cs="Times New Roman"/>
          </w:rPr>
          <m:t>3.</m:t>
        </m:r>
        <m:r>
          <m:rPr>
            <m:nor/>
          </m:rPr>
          <w:rPr>
            <w:rFonts w:ascii="Times New Roman" w:hAnsi="Times New Roman" w:cs="Times New Roman"/>
          </w:rPr>
          <m:t>7</m:t>
        </m:r>
        <m:r>
          <m:rPr>
            <m:nor/>
          </m:rPr>
          <w:rPr>
            <w:rFonts w:ascii="Times New Roman" w:hAnsi="Times New Roman" w:cs="Times New Roman"/>
          </w:rPr>
          <m:t xml:space="preserve"> + 0.5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6CFA7567" w:rsidR="00D2116C" w:rsidRDefault="004E28EC"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sub>
        </m:sSub>
        <m:r>
          <m:rPr>
            <m:nor/>
          </m:rPr>
          <w:rPr>
            <w:rFonts w:ascii="Times New Roman" w:hAnsi="Times New Roman" w:cs="Times New Roman"/>
          </w:rPr>
          <m:t xml:space="preserve"> = -1</m:t>
        </m:r>
        <m:r>
          <m:rPr>
            <m:nor/>
          </m:rPr>
          <w:rPr>
            <w:rFonts w:ascii="Times New Roman" w:hAnsi="Times New Roman" w:cs="Times New Roman"/>
          </w:rPr>
          <m:t>3.</m:t>
        </m:r>
        <m:r>
          <m:rPr>
            <m:nor/>
          </m:rPr>
          <w:rPr>
            <w:rFonts w:ascii="Times New Roman" w:hAnsi="Times New Roman" w:cs="Times New Roman"/>
          </w:rPr>
          <m:t>7</m:t>
        </m:r>
        <m:r>
          <m:rPr>
            <m:nor/>
          </m:rPr>
          <w:rPr>
            <w:rFonts w:ascii="Times New Roman" w:hAnsi="Times New Roman" w:cs="Times New Roman"/>
          </w:rPr>
          <m:t xml:space="preserve"> </m:t>
        </m:r>
        <m:r>
          <m:rPr>
            <m:nor/>
          </m:rPr>
          <w:rPr>
            <w:rFonts w:ascii="Times New Roman" w:hAnsi="Times New Roman" w:cs="Times New Roman"/>
          </w:rPr>
          <m:t xml:space="preserve">+ 0.5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Pr="00D2116C">
        <w:rPr>
          <w:rFonts w:ascii="Times New Roman" w:hAnsi="Times New Roman" w:cs="Times New Roman"/>
        </w:rPr>
        <w: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w:proofErr w:type="spellStart"/>
                <m:r>
                  <m:rPr>
                    <m:nor/>
                  </m:rPr>
                  <w:rPr>
                    <w:rFonts w:ascii="Times New Roman" w:hAnsi="Times New Roman" w:cs="Times New Roman"/>
                    <w:i/>
                    <w:vertAlign w:val="superscript"/>
                  </w:rPr>
                  <m:t>i</m:t>
                </m:r>
                <w:proofErr w:type="spellEnd"/>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w:proofErr w:type="spellStart"/>
            <m:r>
              <m:rPr>
                <m:nor/>
              </m:rPr>
              <w:rPr>
                <w:rFonts w:ascii="Times New Roman" w:hAnsi="Times New Roman" w:cs="Times New Roman"/>
                <w:i/>
                <w:vertAlign w:val="subscript"/>
              </w:rPr>
              <m:t>i</m:t>
            </m:r>
            <w:proofErr w:type="spellEnd"/>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9A1B15"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35F5D928" w:rsidR="00D5275C" w:rsidRPr="00D2116C" w:rsidRDefault="00806C0B" w:rsidP="00D5275C">
      <w:pPr>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p>
    <w:p w14:paraId="5594AAF1" w14:textId="3BADA5E6" w:rsidR="00DF09A4" w:rsidRPr="00D2116C" w:rsidRDefault="00DF09A4" w:rsidP="00DF09A4">
      <w:pPr>
        <w:rPr>
          <w:rFonts w:ascii="Times New Roman" w:hAnsi="Times New Roman" w:cs="Times New Roman"/>
        </w:rPr>
      </w:pPr>
      <w:r w:rsidRPr="00D2116C">
        <w:rPr>
          <w:rFonts w:ascii="Times New Roman" w:hAnsi="Times New Roman" w:cs="Times New Roman"/>
        </w:rPr>
        <w:t>Carbonate saturation is reached when pCO2 decreases, temperature increases and/or there is rapid evaporation. Therefore, hot and/or dry conditions have been suggested to facilitate pedogenic carbonate precipitation, with the relative importance of these conditions debated. Examining model results when it is run in hot quarter and dry quarter conditions reveals that carbon isotope values more closely match the one to one line in the dry quarter, while oxygen isotope values more closely match the one to one line in the hot quarter</w:t>
      </w:r>
      <w:r w:rsidR="00673BA9" w:rsidRPr="00D2116C">
        <w:rPr>
          <w:rFonts w:ascii="Times New Roman" w:hAnsi="Times New Roman" w:cs="Times New Roman"/>
        </w:rPr>
        <w:t>.</w:t>
      </w:r>
      <w:r w:rsidRPr="00D2116C">
        <w:rPr>
          <w:rFonts w:ascii="Times New Roman" w:hAnsi="Times New Roman" w:cs="Times New Roman"/>
        </w:rPr>
        <w:t xml:space="preserve"> No clear support for one season over the other. </w:t>
      </w:r>
      <w:r w:rsidR="005317B7" w:rsidRPr="00D2116C">
        <w:rPr>
          <w:rFonts w:ascii="Times New Roman" w:hAnsi="Times New Roman" w:cs="Times New Roman"/>
        </w:rPr>
        <w:t xml:space="preserve">Even in the hot quarter, the model is overestimating the oxygen isotope values of pedogenic carbonate, indicating that we may have to include seasonal biasing in precipitation (toward winter) or evaporation may not be very influential in these carbonates. </w:t>
      </w:r>
      <w:r w:rsidRPr="00D2116C">
        <w:rPr>
          <w:rFonts w:ascii="Times New Roman" w:hAnsi="Times New Roman" w:cs="Times New Roman"/>
        </w:rPr>
        <w:t xml:space="preserve">More revisions need to be developed in the model to fully match either hot or dry season. </w:t>
      </w:r>
    </w:p>
    <w:p w14:paraId="19064CA7" w14:textId="04FAC4A1" w:rsidR="00673BA9" w:rsidRPr="00D2116C" w:rsidRDefault="00673BA9" w:rsidP="00700611">
      <w:pPr>
        <w:rPr>
          <w:rFonts w:ascii="Times New Roman" w:hAnsi="Times New Roman" w:cs="Times New Roman"/>
        </w:rPr>
      </w:pPr>
    </w:p>
    <w:p w14:paraId="110F165F" w14:textId="76480B52" w:rsidR="005C16B6" w:rsidRPr="00D2116C" w:rsidRDefault="005C16B6" w:rsidP="00700611">
      <w:pPr>
        <w:rPr>
          <w:rFonts w:ascii="Times New Roman" w:hAnsi="Times New Roman" w:cs="Times New Roman"/>
        </w:rPr>
      </w:pPr>
    </w:p>
    <w:p w14:paraId="66214DDB" w14:textId="7D63D415" w:rsidR="005C16B6" w:rsidRPr="00D2116C" w:rsidRDefault="005C16B6" w:rsidP="00700611">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79CC246F" wp14:editId="2F3A2FEC">
            <wp:extent cx="5943600" cy="604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_Evap.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6040120"/>
                    </a:xfrm>
                    <a:prstGeom prst="rect">
                      <a:avLst/>
                    </a:prstGeom>
                  </pic:spPr>
                </pic:pic>
              </a:graphicData>
            </a:graphic>
          </wp:inline>
        </w:drawing>
      </w:r>
    </w:p>
    <w:p w14:paraId="017C1556" w14:textId="77777777" w:rsidR="00410AC9" w:rsidRPr="00D2116C" w:rsidRDefault="00410AC9" w:rsidP="00700611">
      <w:pPr>
        <w:rPr>
          <w:rFonts w:ascii="Times New Roman" w:hAnsi="Times New Roman" w:cs="Times New Roman"/>
        </w:rPr>
      </w:pPr>
    </w:p>
    <w:p w14:paraId="2B491192" w14:textId="115D6C73" w:rsidR="00AA0431" w:rsidRPr="00D2116C" w:rsidRDefault="00410AC9" w:rsidP="00700611">
      <w:pPr>
        <w:rPr>
          <w:rFonts w:ascii="Times New Roman" w:hAnsi="Times New Roman" w:cs="Times New Roman"/>
        </w:rPr>
      </w:pPr>
      <w:r w:rsidRPr="00D2116C">
        <w:rPr>
          <w:rFonts w:ascii="Times New Roman" w:hAnsi="Times New Roman" w:cs="Times New Roman"/>
        </w:rPr>
        <w:t>*Side Note*</w:t>
      </w:r>
      <w:r w:rsidR="00AA0431" w:rsidRPr="00D2116C">
        <w:rPr>
          <w:rFonts w:ascii="Times New Roman" w:hAnsi="Times New Roman" w:cs="Times New Roman"/>
        </w:rPr>
        <w:tab/>
      </w:r>
    </w:p>
    <w:p w14:paraId="3C27A9D7" w14:textId="7210C3EB" w:rsidR="00B168B6" w:rsidRPr="00D2116C" w:rsidRDefault="00264590" w:rsidP="00F23605">
      <w:pPr>
        <w:rPr>
          <w:rFonts w:ascii="Times New Roman" w:hAnsi="Times New Roman" w:cs="Times New Roman"/>
        </w:rPr>
      </w:pPr>
      <w:r w:rsidRPr="00D2116C">
        <w:rPr>
          <w:rFonts w:ascii="Times New Roman" w:hAnsi="Times New Roman" w:cs="Times New Roman"/>
        </w:rPr>
        <w:t xml:space="preserve">Given that the model does not fully resolve season of formation, clumped temperatures </w:t>
      </w:r>
      <w:r w:rsidR="00AF5A77" w:rsidRPr="00D2116C">
        <w:rPr>
          <w:rFonts w:ascii="Times New Roman" w:hAnsi="Times New Roman" w:cs="Times New Roman"/>
        </w:rPr>
        <w:t xml:space="preserve">might be useful </w:t>
      </w:r>
      <w:r w:rsidRPr="00D2116C">
        <w:rPr>
          <w:rFonts w:ascii="Times New Roman" w:hAnsi="Times New Roman" w:cs="Times New Roman"/>
        </w:rPr>
        <w:t xml:space="preserve">to help inform the season of carbonate formation. </w:t>
      </w:r>
      <w:r w:rsidR="006622EA" w:rsidRPr="00D2116C">
        <w:rPr>
          <w:rFonts w:ascii="Times New Roman" w:hAnsi="Times New Roman" w:cs="Times New Roman"/>
        </w:rPr>
        <w:t xml:space="preserve">Comparing </w:t>
      </w:r>
      <w:r w:rsidR="00E44221" w:rsidRPr="00D2116C">
        <w:rPr>
          <w:rFonts w:ascii="Times New Roman" w:hAnsi="Times New Roman" w:cs="Times New Roman"/>
        </w:rPr>
        <w:t>gridded climate</w:t>
      </w:r>
      <w:r w:rsidR="000042A3" w:rsidRPr="00D2116C">
        <w:rPr>
          <w:rFonts w:ascii="Times New Roman" w:hAnsi="Times New Roman" w:cs="Times New Roman"/>
        </w:rPr>
        <w:t xml:space="preserve"> temperatures of hot and dry seasons to clumped temperatures</w:t>
      </w:r>
      <w:r w:rsidR="006622EA" w:rsidRPr="00D2116C">
        <w:rPr>
          <w:rFonts w:ascii="Times New Roman" w:hAnsi="Times New Roman" w:cs="Times New Roman"/>
        </w:rPr>
        <w:t xml:space="preserve"> reveals that, while there is significant variation and calibration curves affect the clumped temperatures, overall hot season temperatures are preferred in clumped temperature calculations.</w:t>
      </w:r>
      <w:r w:rsidR="000042A3" w:rsidRPr="00D2116C">
        <w:rPr>
          <w:rFonts w:ascii="Times New Roman" w:hAnsi="Times New Roman" w:cs="Times New Roman"/>
        </w:rPr>
        <w:t xml:space="preserve"> </w:t>
      </w:r>
      <w:r w:rsidR="006622EA" w:rsidRPr="00D2116C">
        <w:rPr>
          <w:rFonts w:ascii="Times New Roman" w:hAnsi="Times New Roman" w:cs="Times New Roman"/>
        </w:rPr>
        <w:t xml:space="preserve">However, this is far from definitive because of the aforementioned issues with clumped temperature calculations. </w:t>
      </w:r>
    </w:p>
    <w:p w14:paraId="1D0732D0" w14:textId="4B68461F" w:rsidR="007075FD" w:rsidRPr="00D2116C" w:rsidRDefault="000042A3" w:rsidP="00F23605">
      <w:pPr>
        <w:rPr>
          <w:rFonts w:ascii="Times New Roman" w:hAnsi="Times New Roman" w:cs="Times New Roman"/>
        </w:rPr>
      </w:pPr>
      <w:r w:rsidRPr="00D2116C">
        <w:rPr>
          <w:rFonts w:ascii="Times New Roman" w:hAnsi="Times New Roman" w:cs="Times New Roman"/>
        </w:rPr>
        <w:t>clumped:</w:t>
      </w:r>
      <w:r w:rsidR="007075FD" w:rsidRPr="00D2116C">
        <w:rPr>
          <w:rFonts w:ascii="Times New Roman" w:hAnsi="Times New Roman" w:cs="Times New Roman"/>
        </w:rPr>
        <w:t xml:space="preserve"> 17.71 +/- 12.34 </w:t>
      </w:r>
      <w:r w:rsidR="00686FB0" w:rsidRPr="00D2116C">
        <w:rPr>
          <w:rFonts w:ascii="Times New Roman" w:hAnsi="Times New Roman" w:cs="Times New Roman"/>
        </w:rPr>
        <w:t>°</w:t>
      </w:r>
      <w:r w:rsidR="007075FD" w:rsidRPr="00D2116C">
        <w:rPr>
          <w:rFonts w:ascii="Times New Roman" w:hAnsi="Times New Roman" w:cs="Times New Roman"/>
        </w:rPr>
        <w:t>C (Kelson 2017 calibration)</w:t>
      </w:r>
      <w:r w:rsidRPr="00D2116C">
        <w:rPr>
          <w:rFonts w:ascii="Times New Roman" w:hAnsi="Times New Roman" w:cs="Times New Roman"/>
        </w:rPr>
        <w:t xml:space="preserve"> </w:t>
      </w:r>
    </w:p>
    <w:p w14:paraId="65DF33D8" w14:textId="5808D136" w:rsidR="007075FD" w:rsidRPr="00D2116C" w:rsidRDefault="000042A3" w:rsidP="00F23605">
      <w:pPr>
        <w:rPr>
          <w:rFonts w:ascii="Times New Roman" w:hAnsi="Times New Roman" w:cs="Times New Roman"/>
        </w:rPr>
      </w:pPr>
      <w:r w:rsidRPr="00D2116C">
        <w:rPr>
          <w:rFonts w:ascii="Times New Roman" w:hAnsi="Times New Roman" w:cs="Times New Roman"/>
        </w:rPr>
        <w:lastRenderedPageBreak/>
        <w:t>dry:</w:t>
      </w:r>
      <w:r w:rsidR="007075FD" w:rsidRPr="00D2116C">
        <w:rPr>
          <w:rFonts w:ascii="Times New Roman" w:hAnsi="Times New Roman" w:cs="Times New Roman"/>
        </w:rPr>
        <w:t xml:space="preserve"> -0.22 +/- 5.72 </w:t>
      </w:r>
      <w:r w:rsidR="00686FB0" w:rsidRPr="00D2116C">
        <w:rPr>
          <w:rFonts w:ascii="Times New Roman" w:hAnsi="Times New Roman" w:cs="Times New Roman"/>
        </w:rPr>
        <w:t>°</w:t>
      </w:r>
      <w:r w:rsidR="007075FD" w:rsidRPr="00D2116C">
        <w:rPr>
          <w:rFonts w:ascii="Times New Roman" w:hAnsi="Times New Roman" w:cs="Times New Roman"/>
        </w:rPr>
        <w:t>C</w:t>
      </w:r>
    </w:p>
    <w:p w14:paraId="738A42C7" w14:textId="654EED5D" w:rsidR="000042A3" w:rsidRPr="00D2116C" w:rsidRDefault="000042A3" w:rsidP="00F23605">
      <w:pPr>
        <w:rPr>
          <w:rFonts w:ascii="Times New Roman" w:hAnsi="Times New Roman" w:cs="Times New Roman"/>
        </w:rPr>
      </w:pPr>
      <w:r w:rsidRPr="00D2116C">
        <w:rPr>
          <w:rFonts w:ascii="Times New Roman" w:hAnsi="Times New Roman" w:cs="Times New Roman"/>
        </w:rPr>
        <w:t>hot:</w:t>
      </w:r>
      <w:r w:rsidR="007075FD" w:rsidRPr="00D2116C">
        <w:rPr>
          <w:rFonts w:ascii="Times New Roman" w:hAnsi="Times New Roman" w:cs="Times New Roman"/>
        </w:rPr>
        <w:t xml:space="preserve"> 7.02 +/- 1.61 </w:t>
      </w:r>
      <w:r w:rsidR="00686FB0" w:rsidRPr="00D2116C">
        <w:rPr>
          <w:rFonts w:ascii="Times New Roman" w:hAnsi="Times New Roman" w:cs="Times New Roman"/>
        </w:rPr>
        <w:t>°</w:t>
      </w:r>
      <w:r w:rsidR="007075FD" w:rsidRPr="00D2116C">
        <w:rPr>
          <w:rFonts w:ascii="Times New Roman" w:hAnsi="Times New Roman" w:cs="Times New Roman"/>
        </w:rPr>
        <w:t>C</w:t>
      </w:r>
    </w:p>
    <w:p w14:paraId="0B446B8D" w14:textId="77777777" w:rsidR="006622EA" w:rsidRPr="00D2116C" w:rsidRDefault="006622EA" w:rsidP="00F23605">
      <w:pPr>
        <w:rPr>
          <w:rFonts w:ascii="Times New Roman" w:hAnsi="Times New Roman" w:cs="Times New Roman"/>
        </w:rPr>
      </w:pPr>
    </w:p>
    <w:p w14:paraId="3C5326B5" w14:textId="4BB7E11D" w:rsidR="000042A3" w:rsidRPr="00D2116C" w:rsidRDefault="002005E3" w:rsidP="00F23605">
      <w:pPr>
        <w:rPr>
          <w:rFonts w:ascii="Times New Roman" w:hAnsi="Times New Roman" w:cs="Times New Roman"/>
        </w:rPr>
      </w:pPr>
      <w:r w:rsidRPr="00D2116C">
        <w:rPr>
          <w:rFonts w:ascii="Times New Roman" w:hAnsi="Times New Roman" w:cs="Times New Roman"/>
        </w:rPr>
        <w:t>If a d</w:t>
      </w:r>
      <w:r w:rsidR="000042A3" w:rsidRPr="00D2116C">
        <w:rPr>
          <w:rFonts w:ascii="Times New Roman" w:hAnsi="Times New Roman" w:cs="Times New Roman"/>
        </w:rPr>
        <w:t xml:space="preserve">ecrease in respiration rate </w:t>
      </w:r>
      <w:r w:rsidRPr="00D2116C">
        <w:rPr>
          <w:rFonts w:ascii="Times New Roman" w:hAnsi="Times New Roman" w:cs="Times New Roman"/>
        </w:rPr>
        <w:t>is a significant</w:t>
      </w:r>
      <w:r w:rsidR="000042A3" w:rsidRPr="00D2116C">
        <w:rPr>
          <w:rFonts w:ascii="Times New Roman" w:hAnsi="Times New Roman" w:cs="Times New Roman"/>
        </w:rPr>
        <w:t xml:space="preserve"> mechanism of carbonate precipitation</w:t>
      </w:r>
      <w:r w:rsidRPr="00D2116C">
        <w:rPr>
          <w:rFonts w:ascii="Times New Roman" w:hAnsi="Times New Roman" w:cs="Times New Roman"/>
        </w:rPr>
        <w:t>, this would greatly affect the interpreted climatic signals</w:t>
      </w:r>
      <w:r w:rsidR="00E11E00" w:rsidRPr="00D2116C">
        <w:rPr>
          <w:rFonts w:ascii="Times New Roman" w:hAnsi="Times New Roman" w:cs="Times New Roman"/>
        </w:rPr>
        <w:t>,</w:t>
      </w:r>
      <w:r w:rsidRPr="00D2116C">
        <w:rPr>
          <w:rFonts w:ascii="Times New Roman" w:hAnsi="Times New Roman" w:cs="Times New Roman"/>
        </w:rPr>
        <w:t xml:space="preserve"> given that the mean respiration rate would not be equal to the respiration rate at the time of carbonate formation. </w:t>
      </w:r>
      <w:r w:rsidR="00E11E00" w:rsidRPr="00D2116C">
        <w:rPr>
          <w:rFonts w:ascii="Times New Roman" w:hAnsi="Times New Roman" w:cs="Times New Roman"/>
        </w:rPr>
        <w:t>When the hot quarter is assumed to be the season of carbonate precipitation, the optimal respiration rate is actually only ~20% of the estimated respiration rate calculated in the model equation. This could indicate</w:t>
      </w:r>
      <w:r w:rsidR="00203285" w:rsidRPr="00D2116C">
        <w:rPr>
          <w:rFonts w:ascii="Times New Roman" w:hAnsi="Times New Roman" w:cs="Times New Roman"/>
        </w:rPr>
        <w:t>:</w:t>
      </w:r>
      <w:r w:rsidR="00E11E00" w:rsidRPr="00D2116C">
        <w:rPr>
          <w:rFonts w:ascii="Times New Roman" w:hAnsi="Times New Roman" w:cs="Times New Roman"/>
        </w:rPr>
        <w:t xml:space="preserve"> </w:t>
      </w:r>
      <w:r w:rsidR="00983F75" w:rsidRPr="00D2116C">
        <w:rPr>
          <w:rFonts w:ascii="Times New Roman" w:hAnsi="Times New Roman" w:cs="Times New Roman"/>
        </w:rPr>
        <w:t xml:space="preserve">1) dry season is the season of formation, which </w:t>
      </w:r>
      <w:r w:rsidR="00203285" w:rsidRPr="00D2116C">
        <w:rPr>
          <w:rFonts w:ascii="Times New Roman" w:hAnsi="Times New Roman" w:cs="Times New Roman"/>
        </w:rPr>
        <w:t xml:space="preserve">is optimized ~ 50% to 100%, 2) the model equation overestimates the influence of temperature on respiration rate or, 3) pedogenic carbonate precipitates during short periods of low respiration rate, not reflecting mean respiration rate during the hot quarter. The third option would indicate that respiration rate could play a dominant role in facilitating pedogenic carbonate precipitation. </w:t>
      </w:r>
    </w:p>
    <w:p w14:paraId="697BF4F9" w14:textId="438980C2" w:rsidR="000042A3" w:rsidRPr="00D2116C" w:rsidRDefault="008F15A8" w:rsidP="00F23605">
      <w:pPr>
        <w:rPr>
          <w:rFonts w:ascii="Times New Roman" w:hAnsi="Times New Roman" w:cs="Times New Roman"/>
        </w:rPr>
      </w:pPr>
      <w:r w:rsidRPr="00D2116C">
        <w:rPr>
          <w:rFonts w:ascii="Times New Roman" w:hAnsi="Times New Roman" w:cs="Times New Roman"/>
          <w:noProof/>
        </w:rPr>
        <w:drawing>
          <wp:inline distT="0" distB="0" distL="0" distR="0" wp14:anchorId="2D757B95" wp14:editId="71B5BB44">
            <wp:extent cx="2842260" cy="28014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pirationOpt_HQ.jpeg"/>
                    <pic:cNvPicPr/>
                  </pic:nvPicPr>
                  <pic:blipFill>
                    <a:blip r:embed="rId10">
                      <a:extLst>
                        <a:ext uri="{28A0092B-C50C-407E-A947-70E740481C1C}">
                          <a14:useLocalDpi xmlns:a14="http://schemas.microsoft.com/office/drawing/2010/main" val="0"/>
                        </a:ext>
                      </a:extLst>
                    </a:blip>
                    <a:stretch>
                      <a:fillRect/>
                    </a:stretch>
                  </pic:blipFill>
                  <pic:spPr>
                    <a:xfrm>
                      <a:off x="0" y="0"/>
                      <a:ext cx="2856301" cy="2815277"/>
                    </a:xfrm>
                    <a:prstGeom prst="rect">
                      <a:avLst/>
                    </a:prstGeom>
                  </pic:spPr>
                </pic:pic>
              </a:graphicData>
            </a:graphic>
          </wp:inline>
        </w:drawing>
      </w:r>
    </w:p>
    <w:p w14:paraId="5605599A" w14:textId="0D1D5D1C" w:rsidR="00336688" w:rsidRPr="00D2116C" w:rsidRDefault="008F15A8" w:rsidP="00F23605">
      <w:pPr>
        <w:rPr>
          <w:rFonts w:ascii="Times New Roman" w:hAnsi="Times New Roman" w:cs="Times New Roman"/>
        </w:rPr>
      </w:pPr>
      <w:r w:rsidRPr="00D2116C">
        <w:rPr>
          <w:rFonts w:ascii="Times New Roman" w:hAnsi="Times New Roman" w:cs="Times New Roman"/>
          <w:noProof/>
        </w:rPr>
        <w:lastRenderedPageBreak/>
        <w:drawing>
          <wp:inline distT="0" distB="0" distL="0" distR="0" wp14:anchorId="5D135AE8" wp14:editId="1FF92F8C">
            <wp:extent cx="2937795" cy="2895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pirationOpt_DQ.jpeg"/>
                    <pic:cNvPicPr/>
                  </pic:nvPicPr>
                  <pic:blipFill>
                    <a:blip r:embed="rId11">
                      <a:extLst>
                        <a:ext uri="{28A0092B-C50C-407E-A947-70E740481C1C}">
                          <a14:useLocalDpi xmlns:a14="http://schemas.microsoft.com/office/drawing/2010/main" val="0"/>
                        </a:ext>
                      </a:extLst>
                    </a:blip>
                    <a:stretch>
                      <a:fillRect/>
                    </a:stretch>
                  </pic:blipFill>
                  <pic:spPr>
                    <a:xfrm>
                      <a:off x="0" y="0"/>
                      <a:ext cx="2946422" cy="2904103"/>
                    </a:xfrm>
                    <a:prstGeom prst="rect">
                      <a:avLst/>
                    </a:prstGeom>
                  </pic:spPr>
                </pic:pic>
              </a:graphicData>
            </a:graphic>
          </wp:inline>
        </w:drawing>
      </w: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27CEDCE1"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2B3E695A" w14:textId="13129603" w:rsidR="00336688" w:rsidRPr="00D2116C" w:rsidRDefault="00BE1D37" w:rsidP="00F23605">
      <w:pPr>
        <w:rPr>
          <w:rFonts w:ascii="Times New Roman" w:hAnsi="Times New Roman" w:cs="Times New Roman"/>
        </w:rPr>
      </w:pPr>
      <w:r w:rsidRPr="00D2116C">
        <w:rPr>
          <w:rFonts w:ascii="Times New Roman" w:hAnsi="Times New Roman" w:cs="Times New Roman"/>
        </w:rPr>
        <w:t>Seasonal rainfall and evaporation have been proposed to significantly affect oxygen isotope values of pedogenic carbonate. The best fit of the model in the dry quarter indicates that there is no</w:t>
      </w:r>
      <w:r w:rsidR="00346500" w:rsidRPr="00D2116C">
        <w:rPr>
          <w:rFonts w:ascii="Times New Roman" w:hAnsi="Times New Roman" w:cs="Times New Roman"/>
        </w:rPr>
        <w:t xml:space="preserve"> influence of these two processes.</w:t>
      </w:r>
      <w:r w:rsidRPr="00D2116C">
        <w:rPr>
          <w:rFonts w:ascii="Times New Roman" w:hAnsi="Times New Roman" w:cs="Times New Roman"/>
        </w:rPr>
        <w:t xml:space="preserve"> </w:t>
      </w:r>
      <w:r w:rsidR="00336688" w:rsidRPr="00D2116C">
        <w:rPr>
          <w:rFonts w:ascii="Times New Roman" w:hAnsi="Times New Roman" w:cs="Times New Roman"/>
        </w:rPr>
        <w:t>The effect</w:t>
      </w:r>
      <w:r w:rsidR="00410AC9" w:rsidRPr="00D2116C">
        <w:rPr>
          <w:rFonts w:ascii="Times New Roman" w:hAnsi="Times New Roman" w:cs="Times New Roman"/>
        </w:rPr>
        <w:t>s</w:t>
      </w:r>
      <w:r w:rsidR="00336688" w:rsidRPr="00D2116C">
        <w:rPr>
          <w:rFonts w:ascii="Times New Roman" w:hAnsi="Times New Roman" w:cs="Times New Roman"/>
        </w:rPr>
        <w:t xml:space="preserve"> of evaporation and seasonal rainfall on d18O values of pedogenic carbonate have been proposed to complicate the relationship between d18O of mean annual precipitation and d18O of pedogenic carbonate.</w:t>
      </w:r>
    </w:p>
    <w:p w14:paraId="52658B8F" w14:textId="6ACF3A01" w:rsidR="00336688" w:rsidRPr="00D2116C" w:rsidRDefault="00336688" w:rsidP="00F23605">
      <w:pPr>
        <w:rPr>
          <w:rFonts w:ascii="Times New Roman" w:hAnsi="Times New Roman" w:cs="Times New Roman"/>
        </w:rPr>
      </w:pPr>
      <w:r w:rsidRPr="00D2116C">
        <w:rPr>
          <w:rFonts w:ascii="Times New Roman" w:hAnsi="Times New Roman" w:cs="Times New Roman"/>
        </w:rPr>
        <w:t>Q: Do evaporation and/or seasonal rainfall significantly affect d18O values of pedogenic carbonate?</w:t>
      </w:r>
    </w:p>
    <w:p w14:paraId="2AF139FE" w14:textId="059DBF21"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A: Run the model with successively increasing amounts of seasonal rainfall bias and evaporative effects. </w:t>
      </w:r>
    </w:p>
    <w:p w14:paraId="01F6F031" w14:textId="77777777" w:rsidR="00336688" w:rsidRPr="00D2116C" w:rsidRDefault="00336688" w:rsidP="00F23605">
      <w:pPr>
        <w:rPr>
          <w:rFonts w:ascii="Times New Roman" w:hAnsi="Times New Roman" w:cs="Times New Roman"/>
        </w:rPr>
      </w:pPr>
      <w:r w:rsidRPr="00D2116C">
        <w:rPr>
          <w:rFonts w:ascii="Times New Roman" w:hAnsi="Times New Roman" w:cs="Times New Roman"/>
        </w:rPr>
        <w:t>R: RMSE of predicted vs. measured d18O is lowest with no seasonal rainfall bias and no evaporative effects.</w:t>
      </w:r>
    </w:p>
    <w:p w14:paraId="0FBA15CE" w14:textId="664D501E" w:rsidR="00336688" w:rsidRPr="00D2116C" w:rsidRDefault="00336688" w:rsidP="00F23605">
      <w:pPr>
        <w:rPr>
          <w:rFonts w:ascii="Times New Roman" w:hAnsi="Times New Roman" w:cs="Times New Roman"/>
        </w:rPr>
      </w:pPr>
      <w:r w:rsidRPr="00D2116C">
        <w:rPr>
          <w:rFonts w:ascii="Times New Roman" w:hAnsi="Times New Roman" w:cs="Times New Roman"/>
        </w:rPr>
        <w:lastRenderedPageBreak/>
        <w:t xml:space="preserve"> </w:t>
      </w:r>
      <w:r w:rsidRPr="00D2116C">
        <w:rPr>
          <w:rFonts w:ascii="Times New Roman" w:hAnsi="Times New Roman" w:cs="Times New Roman"/>
          <w:noProof/>
        </w:rPr>
        <w:drawing>
          <wp:inline distT="0" distB="0" distL="0" distR="0" wp14:anchorId="33573722" wp14:editId="0DE164AC">
            <wp:extent cx="2941320" cy="2583180"/>
            <wp:effectExtent l="0" t="0" r="0" b="7620"/>
            <wp:docPr id="2" name="Picture 2" descr="O_o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_op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1320" cy="2583180"/>
                    </a:xfrm>
                    <a:prstGeom prst="rect">
                      <a:avLst/>
                    </a:prstGeom>
                    <a:noFill/>
                    <a:ln>
                      <a:noFill/>
                    </a:ln>
                  </pic:spPr>
                </pic:pic>
              </a:graphicData>
            </a:graphic>
          </wp:inline>
        </w:drawing>
      </w:r>
    </w:p>
    <w:p w14:paraId="3F077181" w14:textId="63858CBD" w:rsidR="005C16B6" w:rsidRPr="00D2116C" w:rsidRDefault="007075FD" w:rsidP="00F23605">
      <w:pPr>
        <w:rPr>
          <w:rFonts w:ascii="Times New Roman" w:hAnsi="Times New Roman" w:cs="Times New Roman"/>
        </w:rPr>
      </w:pPr>
      <w:r w:rsidRPr="00D2116C">
        <w:rPr>
          <w:rFonts w:ascii="Times New Roman" w:hAnsi="Times New Roman" w:cs="Times New Roman"/>
          <w:noProof/>
        </w:rPr>
        <w:drawing>
          <wp:inline distT="0" distB="0" distL="0" distR="0" wp14:anchorId="15750F3F" wp14:editId="0BA82090">
            <wp:extent cx="3063240" cy="2775561"/>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Q_O_OPT.jpeg"/>
                    <pic:cNvPicPr/>
                  </pic:nvPicPr>
                  <pic:blipFill>
                    <a:blip r:embed="rId13">
                      <a:extLst>
                        <a:ext uri="{28A0092B-C50C-407E-A947-70E740481C1C}">
                          <a14:useLocalDpi xmlns:a14="http://schemas.microsoft.com/office/drawing/2010/main" val="0"/>
                        </a:ext>
                      </a:extLst>
                    </a:blip>
                    <a:stretch>
                      <a:fillRect/>
                    </a:stretch>
                  </pic:blipFill>
                  <pic:spPr>
                    <a:xfrm>
                      <a:off x="0" y="0"/>
                      <a:ext cx="3084682" cy="2794989"/>
                    </a:xfrm>
                    <a:prstGeom prst="rect">
                      <a:avLst/>
                    </a:prstGeom>
                  </pic:spPr>
                </pic:pic>
              </a:graphicData>
            </a:graphic>
          </wp:inline>
        </w:drawing>
      </w:r>
    </w:p>
    <w:p w14:paraId="78BAB62F" w14:textId="6A3D8092" w:rsidR="00336688" w:rsidRPr="00D2116C" w:rsidRDefault="00336688" w:rsidP="00F23605">
      <w:pPr>
        <w:rPr>
          <w:rFonts w:ascii="Times New Roman" w:hAnsi="Times New Roman" w:cs="Times New Roman"/>
        </w:rPr>
      </w:pPr>
      <w:r w:rsidRPr="00D2116C">
        <w:rPr>
          <w:rFonts w:ascii="Times New Roman" w:hAnsi="Times New Roman" w:cs="Times New Roman"/>
        </w:rPr>
        <w:t xml:space="preserve">I: Therefore, d18O seems to be most influenced by MAT and temperature of formation, with minimal influence of evaporation or seasonal rainfall. </w:t>
      </w:r>
    </w:p>
    <w:p w14:paraId="2F4264E2" w14:textId="77777777" w:rsidR="00336688" w:rsidRPr="00D2116C" w:rsidRDefault="00336688" w:rsidP="005600E6">
      <w:pPr>
        <w:ind w:left="720"/>
        <w:rPr>
          <w:rFonts w:ascii="Times New Roman" w:hAnsi="Times New Roman" w:cs="Times New Roman"/>
        </w:rPr>
      </w:pPr>
    </w:p>
    <w:p w14:paraId="25730C49" w14:textId="0D1A9E46" w:rsidR="00336688" w:rsidRPr="00D2116C" w:rsidRDefault="00336688" w:rsidP="0005559F">
      <w:pPr>
        <w:rPr>
          <w:rFonts w:ascii="Times New Roman" w:hAnsi="Times New Roman" w:cs="Times New Roman"/>
        </w:rPr>
      </w:pPr>
    </w:p>
    <w:p w14:paraId="51368DEA" w14:textId="34EF2379" w:rsidR="0005559F" w:rsidRPr="00D2116C" w:rsidRDefault="0005559F" w:rsidP="0005559F">
      <w:pPr>
        <w:rPr>
          <w:rFonts w:ascii="Times New Roman" w:hAnsi="Times New Roman" w:cs="Times New Roman"/>
        </w:rPr>
      </w:pPr>
    </w:p>
    <w:p w14:paraId="5530AE26" w14:textId="4795D5CD" w:rsidR="0005559F" w:rsidRPr="00D2116C" w:rsidRDefault="0005559F" w:rsidP="0005559F">
      <w:pPr>
        <w:rPr>
          <w:rFonts w:ascii="Times New Roman" w:hAnsi="Times New Roman" w:cs="Times New Roman"/>
        </w:rPr>
      </w:pPr>
    </w:p>
    <w:p w14:paraId="5A37E5D3" w14:textId="2D78AD04" w:rsidR="0005559F" w:rsidRPr="00D2116C" w:rsidRDefault="0005559F" w:rsidP="0005559F">
      <w:pPr>
        <w:rPr>
          <w:rFonts w:ascii="Times New Roman" w:hAnsi="Times New Roman" w:cs="Times New Roman"/>
        </w:rPr>
      </w:pPr>
    </w:p>
    <w:p w14:paraId="0992325F" w14:textId="48A317AA" w:rsidR="0005559F" w:rsidRPr="00D2116C" w:rsidRDefault="0005559F" w:rsidP="0005559F">
      <w:pPr>
        <w:rPr>
          <w:rFonts w:ascii="Times New Roman" w:hAnsi="Times New Roman" w:cs="Times New Roman"/>
        </w:rPr>
      </w:pPr>
    </w:p>
    <w:p w14:paraId="65A94154" w14:textId="02167DF2" w:rsidR="0005559F" w:rsidRPr="00D2116C" w:rsidRDefault="0005559F" w:rsidP="0005559F">
      <w:pPr>
        <w:rPr>
          <w:rFonts w:ascii="Times New Roman" w:hAnsi="Times New Roman" w:cs="Times New Roman"/>
        </w:rPr>
      </w:pPr>
      <w:r w:rsidRPr="00D2116C">
        <w:rPr>
          <w:rFonts w:ascii="Times New Roman" w:hAnsi="Times New Roman" w:cs="Times New Roman"/>
        </w:rPr>
        <w:t xml:space="preserve">Comparison w/ no </w:t>
      </w:r>
      <w:proofErr w:type="spellStart"/>
      <w:r w:rsidRPr="00D2116C">
        <w:rPr>
          <w:rFonts w:ascii="Times New Roman" w:hAnsi="Times New Roman" w:cs="Times New Roman"/>
        </w:rPr>
        <w:t>evap</w:t>
      </w:r>
      <w:proofErr w:type="spellEnd"/>
    </w:p>
    <w:p w14:paraId="33EA4C03" w14:textId="77777777" w:rsidR="00273BFD" w:rsidRPr="00D2116C" w:rsidRDefault="00273BFD" w:rsidP="0005559F">
      <w:pPr>
        <w:rPr>
          <w:rFonts w:ascii="Times New Roman" w:hAnsi="Times New Roman" w:cs="Times New Roman"/>
        </w:rPr>
      </w:pPr>
    </w:p>
    <w:p w14:paraId="42567259" w14:textId="77777777" w:rsidR="00336688" w:rsidRPr="00D2116C" w:rsidRDefault="00336688" w:rsidP="005600E6">
      <w:pPr>
        <w:ind w:left="720"/>
        <w:rPr>
          <w:rFonts w:ascii="Times New Roman" w:hAnsi="Times New Roman" w:cs="Times New Roman"/>
        </w:rPr>
      </w:pPr>
    </w:p>
    <w:p w14:paraId="4E38EAB7" w14:textId="77777777" w:rsidR="00336688" w:rsidRPr="00D2116C" w:rsidRDefault="00336688" w:rsidP="005600E6">
      <w:pPr>
        <w:ind w:left="720"/>
        <w:rPr>
          <w:rFonts w:ascii="Times New Roman" w:hAnsi="Times New Roman" w:cs="Times New Roman"/>
        </w:rPr>
      </w:pPr>
    </w:p>
    <w:p w14:paraId="7814A905" w14:textId="77777777" w:rsidR="00336688" w:rsidRPr="00D2116C" w:rsidRDefault="00336688" w:rsidP="005600E6">
      <w:pPr>
        <w:ind w:left="720"/>
        <w:rPr>
          <w:rFonts w:ascii="Times New Roman" w:hAnsi="Times New Roman" w:cs="Times New Roman"/>
        </w:rPr>
      </w:pPr>
    </w:p>
    <w:p w14:paraId="174B1C6E" w14:textId="77777777" w:rsidR="00336688" w:rsidRPr="00D2116C" w:rsidRDefault="00336688" w:rsidP="005600E6">
      <w:pPr>
        <w:ind w:left="720"/>
        <w:rPr>
          <w:rFonts w:ascii="Times New Roman" w:hAnsi="Times New Roman" w:cs="Times New Roman"/>
        </w:rPr>
      </w:pPr>
    </w:p>
    <w:p w14:paraId="3F2E4637" w14:textId="77777777" w:rsidR="00B168B6" w:rsidRPr="00D2116C" w:rsidRDefault="00B168B6" w:rsidP="00A2466E">
      <w:pPr>
        <w:rPr>
          <w:rFonts w:ascii="Times New Roman" w:hAnsi="Times New Roman" w:cs="Times New Roman"/>
        </w:rPr>
      </w:pPr>
    </w:p>
    <w:p w14:paraId="1D835823" w14:textId="6B82BEAD" w:rsidR="00A517CE" w:rsidRPr="00D2116C" w:rsidRDefault="00F23605" w:rsidP="00273BFD">
      <w:pPr>
        <w:rPr>
          <w:rFonts w:ascii="Times New Roman" w:hAnsi="Times New Roman" w:cs="Times New Roman"/>
        </w:rPr>
      </w:pPr>
      <w:r w:rsidRPr="00D2116C">
        <w:rPr>
          <w:rFonts w:ascii="Times New Roman" w:hAnsi="Times New Roman" w:cs="Times New Roman"/>
        </w:rPr>
        <w:t xml:space="preserve">Transpiration leading to upward water movement may be more important than evaporation? (e.g. Meyer). </w:t>
      </w: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1BF10CAB" w14:textId="165C7E92"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5"/>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5"/>
      <w:r w:rsidR="00E13EB8" w:rsidRPr="00D2116C">
        <w:rPr>
          <w:rStyle w:val="CommentReference"/>
          <w:rFonts w:ascii="Times New Roman" w:hAnsi="Times New Roman" w:cs="Times New Roman"/>
        </w:rPr>
        <w:commentReference w:id="5"/>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6"/>
      <w:r w:rsidRPr="00D2116C">
        <w:rPr>
          <w:rFonts w:ascii="Times New Roman" w:hAnsi="Times New Roman" w:cs="Times New Roman"/>
        </w:rPr>
        <w:t>Could be a target of future work: find some sites that are higher MAP, C3 dominant, and also have pedogenic carbonate</w:t>
      </w:r>
      <w:commentRangeEnd w:id="6"/>
      <w:r w:rsidR="00E13EB8" w:rsidRPr="00D2116C">
        <w:rPr>
          <w:rStyle w:val="CommentReference"/>
          <w:rFonts w:ascii="Times New Roman" w:hAnsi="Times New Roman" w:cs="Times New Roman"/>
        </w:rPr>
        <w:commentReference w:id="6"/>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renden Femal" w:date="2019-01-23T12:09:00Z" w:initials="BF">
    <w:p w14:paraId="033F6A04" w14:textId="0FBE57E4" w:rsidR="00C1172B" w:rsidRDefault="00C1172B">
      <w:pPr>
        <w:pStyle w:val="CommentText"/>
      </w:pPr>
      <w:r>
        <w:rPr>
          <w:rStyle w:val="CommentReference"/>
        </w:rPr>
        <w:annotationRef/>
      </w:r>
      <w:r>
        <w:t xml:space="preserve">Need to update these in the model – they are still 0.5 </w:t>
      </w:r>
      <w:proofErr w:type="spellStart"/>
      <w:r>
        <w:t>permil</w:t>
      </w:r>
      <w:proofErr w:type="spellEnd"/>
      <w:r>
        <w:t xml:space="preserve"> each</w:t>
      </w:r>
    </w:p>
  </w:comment>
  <w:comment w:id="3" w:author="Brenden Femal" w:date="2019-01-23T08:17:00Z" w:initials="BF">
    <w:p w14:paraId="1711B05B" w14:textId="7E6A7298" w:rsidR="00B362D0" w:rsidRDefault="00B362D0">
      <w:pPr>
        <w:pStyle w:val="CommentText"/>
      </w:pPr>
      <w:r>
        <w:rPr>
          <w:rStyle w:val="CommentReference"/>
        </w:rPr>
        <w:annotationRef/>
      </w:r>
      <w:r>
        <w:t>We should use this and latitude to estimate Rs and Ra</w:t>
      </w:r>
    </w:p>
  </w:comment>
  <w:comment w:id="4" w:author="Brenden Femal" w:date="2019-01-23T10:19:00Z" w:initials="BF">
    <w:p w14:paraId="285AC851" w14:textId="79D8CF17" w:rsidR="009F782B" w:rsidRDefault="009F782B">
      <w:pPr>
        <w:pStyle w:val="CommentText"/>
      </w:pPr>
      <w:r>
        <w:rPr>
          <w:rStyle w:val="CommentReference"/>
        </w:rPr>
        <w:annotationRef/>
      </w:r>
      <w:r>
        <w:t>Should we expand this equation to northern and southern hemisphere mid to high latitudes as well?</w:t>
      </w:r>
    </w:p>
  </w:comment>
  <w:comment w:id="5" w:author="gjbowen" w:date="2018-10-09T11:15:00Z" w:initials="g">
    <w:p w14:paraId="18981BC2" w14:textId="45200BE0" w:rsidR="009A1B15" w:rsidRDefault="009A1B15">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9A1B15" w:rsidRDefault="009A1B15">
      <w:pPr>
        <w:pStyle w:val="CommentText"/>
      </w:pPr>
    </w:p>
    <w:p w14:paraId="4F480FEF" w14:textId="1C6CD5F4" w:rsidR="009A1B15" w:rsidRDefault="009A1B15">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6" w:author="gjbowen" w:date="2018-10-09T11:21:00Z" w:initials="g">
    <w:p w14:paraId="1658A1E6" w14:textId="482A5FDA" w:rsidR="009A1B15" w:rsidRDefault="009A1B15">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3F6A04" w15:done="0"/>
  <w15:commentEx w15:paraId="1711B05B" w15:done="0"/>
  <w15:commentEx w15:paraId="285AC851" w15:done="0"/>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3F6A04" w16cid:durableId="1FF2D7DE"/>
  <w16cid:commentId w16cid:paraId="1711B05B" w16cid:durableId="1FF2A1AB"/>
  <w16cid:commentId w16cid:paraId="285AC851" w16cid:durableId="1FF2BE4F"/>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nden Femal">
    <w15:presenceInfo w15:providerId="Windows Live" w15:userId="ac172c009a932f7f"/>
  </w15:person>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30CF0"/>
    <w:rsid w:val="0003450D"/>
    <w:rsid w:val="00041928"/>
    <w:rsid w:val="00045DC3"/>
    <w:rsid w:val="0005559F"/>
    <w:rsid w:val="00066214"/>
    <w:rsid w:val="000725F7"/>
    <w:rsid w:val="00074854"/>
    <w:rsid w:val="000B477B"/>
    <w:rsid w:val="000C4F45"/>
    <w:rsid w:val="000F7B2A"/>
    <w:rsid w:val="00100AE3"/>
    <w:rsid w:val="001304A7"/>
    <w:rsid w:val="001741F6"/>
    <w:rsid w:val="00191CC0"/>
    <w:rsid w:val="001A0A67"/>
    <w:rsid w:val="001A55D6"/>
    <w:rsid w:val="001A61C9"/>
    <w:rsid w:val="001D06AF"/>
    <w:rsid w:val="001D4CAB"/>
    <w:rsid w:val="001F3499"/>
    <w:rsid w:val="001F5E48"/>
    <w:rsid w:val="001F62F3"/>
    <w:rsid w:val="002005E3"/>
    <w:rsid w:val="00203285"/>
    <w:rsid w:val="0020547D"/>
    <w:rsid w:val="00213F5F"/>
    <w:rsid w:val="0025459E"/>
    <w:rsid w:val="00264590"/>
    <w:rsid w:val="00273BFD"/>
    <w:rsid w:val="002F2245"/>
    <w:rsid w:val="00301A26"/>
    <w:rsid w:val="0033018D"/>
    <w:rsid w:val="00336688"/>
    <w:rsid w:val="003371C6"/>
    <w:rsid w:val="00340A8A"/>
    <w:rsid w:val="0034650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500DB7"/>
    <w:rsid w:val="00521216"/>
    <w:rsid w:val="00522BD6"/>
    <w:rsid w:val="00526BC3"/>
    <w:rsid w:val="00526F2F"/>
    <w:rsid w:val="005317B7"/>
    <w:rsid w:val="0054276C"/>
    <w:rsid w:val="005471E5"/>
    <w:rsid w:val="00547CA9"/>
    <w:rsid w:val="005522EE"/>
    <w:rsid w:val="00557052"/>
    <w:rsid w:val="005600E6"/>
    <w:rsid w:val="00561180"/>
    <w:rsid w:val="005911DB"/>
    <w:rsid w:val="005A5BD6"/>
    <w:rsid w:val="005C16B6"/>
    <w:rsid w:val="005C2D26"/>
    <w:rsid w:val="005E1003"/>
    <w:rsid w:val="005F42C1"/>
    <w:rsid w:val="0060097B"/>
    <w:rsid w:val="00606114"/>
    <w:rsid w:val="00616DE1"/>
    <w:rsid w:val="0062429B"/>
    <w:rsid w:val="006622EA"/>
    <w:rsid w:val="00663BA9"/>
    <w:rsid w:val="00673BA9"/>
    <w:rsid w:val="006844C8"/>
    <w:rsid w:val="00686FB0"/>
    <w:rsid w:val="006935B1"/>
    <w:rsid w:val="006A2B2F"/>
    <w:rsid w:val="006C1E92"/>
    <w:rsid w:val="006D2EA6"/>
    <w:rsid w:val="006D7E22"/>
    <w:rsid w:val="006F3068"/>
    <w:rsid w:val="00700611"/>
    <w:rsid w:val="00701220"/>
    <w:rsid w:val="007075FD"/>
    <w:rsid w:val="007103D4"/>
    <w:rsid w:val="00786CC6"/>
    <w:rsid w:val="00786CCB"/>
    <w:rsid w:val="007A701F"/>
    <w:rsid w:val="007B094B"/>
    <w:rsid w:val="007C1364"/>
    <w:rsid w:val="007D1A3A"/>
    <w:rsid w:val="007D40D1"/>
    <w:rsid w:val="007E4B88"/>
    <w:rsid w:val="007F713A"/>
    <w:rsid w:val="00806C0B"/>
    <w:rsid w:val="00833492"/>
    <w:rsid w:val="008337BA"/>
    <w:rsid w:val="00845904"/>
    <w:rsid w:val="008571F0"/>
    <w:rsid w:val="00865372"/>
    <w:rsid w:val="00876093"/>
    <w:rsid w:val="00884C71"/>
    <w:rsid w:val="0088711C"/>
    <w:rsid w:val="008A05B6"/>
    <w:rsid w:val="008A38F7"/>
    <w:rsid w:val="008B7318"/>
    <w:rsid w:val="008C313F"/>
    <w:rsid w:val="008D2618"/>
    <w:rsid w:val="008E0617"/>
    <w:rsid w:val="008E10AA"/>
    <w:rsid w:val="008E69DA"/>
    <w:rsid w:val="008F15A8"/>
    <w:rsid w:val="008F52DE"/>
    <w:rsid w:val="0091165C"/>
    <w:rsid w:val="00963B24"/>
    <w:rsid w:val="00973676"/>
    <w:rsid w:val="00983F75"/>
    <w:rsid w:val="00997686"/>
    <w:rsid w:val="009A1B15"/>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6D28"/>
    <w:rsid w:val="00B85086"/>
    <w:rsid w:val="00B9432A"/>
    <w:rsid w:val="00BE1D37"/>
    <w:rsid w:val="00BE3189"/>
    <w:rsid w:val="00BF691F"/>
    <w:rsid w:val="00C03E2D"/>
    <w:rsid w:val="00C1172B"/>
    <w:rsid w:val="00C32D8F"/>
    <w:rsid w:val="00C51191"/>
    <w:rsid w:val="00C666CD"/>
    <w:rsid w:val="00C8148B"/>
    <w:rsid w:val="00C86EA1"/>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75F8"/>
    <w:rsid w:val="00DC699A"/>
    <w:rsid w:val="00DD09ED"/>
    <w:rsid w:val="00DE14F5"/>
    <w:rsid w:val="00DF09A4"/>
    <w:rsid w:val="00E05B4F"/>
    <w:rsid w:val="00E11E00"/>
    <w:rsid w:val="00E13EB8"/>
    <w:rsid w:val="00E1462E"/>
    <w:rsid w:val="00E44221"/>
    <w:rsid w:val="00EA7FCB"/>
    <w:rsid w:val="00EB0ED9"/>
    <w:rsid w:val="00EB18B7"/>
    <w:rsid w:val="00ED1EE9"/>
    <w:rsid w:val="00ED24F9"/>
    <w:rsid w:val="00EE0FB9"/>
    <w:rsid w:val="00EE4461"/>
    <w:rsid w:val="00F02C3D"/>
    <w:rsid w:val="00F106E0"/>
    <w:rsid w:val="00F173EE"/>
    <w:rsid w:val="00F23605"/>
    <w:rsid w:val="00F258B1"/>
    <w:rsid w:val="00F35279"/>
    <w:rsid w:val="00F4458E"/>
    <w:rsid w:val="00F53503"/>
    <w:rsid w:val="00F53986"/>
    <w:rsid w:val="00F54280"/>
    <w:rsid w:val="00F96624"/>
    <w:rsid w:val="00FA47D7"/>
    <w:rsid w:val="00FB3F60"/>
    <w:rsid w:val="00FB464F"/>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EBBB3-E98E-4DA1-A2D5-BAF3A21E7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73</TotalTime>
  <Pages>18</Pages>
  <Words>20154</Words>
  <Characters>114879</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28</cp:revision>
  <dcterms:created xsi:type="dcterms:W3CDTF">2018-10-21T17:02:00Z</dcterms:created>
  <dcterms:modified xsi:type="dcterms:W3CDTF">2019-01-2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